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BF36EB" w14:textId="4E32726B" w:rsidR="00F1644E" w:rsidRDefault="00F677E0" w:rsidP="00F1644E">
      <w:pPr>
        <w:jc w:val="center"/>
        <w:rPr>
          <w:sz w:val="28"/>
        </w:rPr>
      </w:pPr>
      <w:r>
        <w:rPr>
          <w:sz w:val="28"/>
        </w:rPr>
        <w:t>S</w:t>
      </w:r>
      <w:r w:rsidR="00A36341" w:rsidRPr="00A36341">
        <w:rPr>
          <w:sz w:val="28"/>
        </w:rPr>
        <w:t xml:space="preserve">afety </w:t>
      </w:r>
      <w:r>
        <w:rPr>
          <w:sz w:val="28"/>
        </w:rPr>
        <w:t>I</w:t>
      </w:r>
      <w:r w:rsidR="00A36341" w:rsidRPr="00A36341">
        <w:rPr>
          <w:sz w:val="28"/>
        </w:rPr>
        <w:t xml:space="preserve">nformatics: </w:t>
      </w:r>
      <w:r w:rsidR="00363840">
        <w:rPr>
          <w:sz w:val="28"/>
        </w:rPr>
        <w:t xml:space="preserve">meeting </w:t>
      </w:r>
      <w:r w:rsidR="00A36341" w:rsidRPr="00A36341">
        <w:rPr>
          <w:sz w:val="28"/>
        </w:rPr>
        <w:t>the patient safety challenges posed by emerging health information technologies</w:t>
      </w:r>
      <w:r w:rsidR="00A36341" w:rsidRPr="00A36341" w:rsidDel="00A36341">
        <w:rPr>
          <w:sz w:val="28"/>
        </w:rPr>
        <w:t xml:space="preserve"> </w:t>
      </w:r>
      <w:r w:rsidR="00A36341">
        <w:rPr>
          <w:sz w:val="28"/>
        </w:rPr>
        <w:t>(proposed title)</w:t>
      </w:r>
    </w:p>
    <w:p w14:paraId="42FB6E42" w14:textId="73338E8A" w:rsidR="002A0F45" w:rsidRDefault="002A0F45" w:rsidP="00D64364">
      <w:pPr>
        <w:pStyle w:val="Heading1"/>
        <w:rPr>
          <w:rFonts w:eastAsia="Times New Roman"/>
          <w:lang w:eastAsia="en-GB"/>
        </w:rPr>
      </w:pPr>
      <w:r>
        <w:rPr>
          <w:rFonts w:eastAsia="Times New Roman"/>
          <w:lang w:eastAsia="en-GB"/>
        </w:rPr>
        <w:t xml:space="preserve">Purpose </w:t>
      </w:r>
    </w:p>
    <w:p w14:paraId="55BD7F54" w14:textId="042DFAA3" w:rsidR="00BE491B" w:rsidRDefault="00363840" w:rsidP="00BE491B">
      <w:r>
        <w:t>H</w:t>
      </w:r>
      <w:r w:rsidR="00C21506">
        <w:t xml:space="preserve">ealthcare is becoming increasingly digital and connected </w:t>
      </w:r>
      <w:r w:rsidR="00C21506">
        <w:fldChar w:fldCharType="begin" w:fldLock="1"/>
      </w:r>
      <w:r w:rsidR="002A32FD">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mp; Bodendorf, 2020)","plainTextFormattedCitation":"(Wickramasinghe &amp; Bodendorf, 2020)","previouslyFormattedCitation":"(Wickramasinghe &amp; Bodendorf, 2020)"},"properties":{"noteIndex":0},"schema":"https://github.com/citation-style-language/schema/raw/master/csl-citation.json"}</w:instrText>
      </w:r>
      <w:r w:rsidR="00C21506">
        <w:fldChar w:fldCharType="separate"/>
      </w:r>
      <w:r w:rsidR="00C21506" w:rsidRPr="00C21506">
        <w:rPr>
          <w:noProof/>
        </w:rPr>
        <w:t>(Wickramasinghe &amp; Bodendorf, 2020)</w:t>
      </w:r>
      <w:r w:rsidR="00C21506">
        <w:fldChar w:fldCharType="end"/>
      </w:r>
      <w:r w:rsidR="00C21506">
        <w:t xml:space="preserve">. </w:t>
      </w:r>
      <w:r w:rsidR="002A32FD">
        <w:t>Technologies like electronic health records, decision-support tools</w:t>
      </w:r>
      <w:r w:rsidR="00C21506">
        <w:t xml:space="preserve"> and </w:t>
      </w:r>
      <w:r w:rsidR="002A32FD">
        <w:t>handheld medical devices</w:t>
      </w:r>
      <w:r w:rsidR="00C21506">
        <w:t xml:space="preserve"> have been developed and used for many years with reported benefits for patient </w:t>
      </w:r>
      <w:r w:rsidR="00BE491B">
        <w:t xml:space="preserve">care </w:t>
      </w:r>
      <w:r w:rsidR="00C21506">
        <w:t>but also with concerns for patient safety</w:t>
      </w:r>
      <w:r w:rsidR="002A32FD">
        <w:t xml:space="preserve"> </w:t>
      </w:r>
      <w:r w:rsidR="002A32FD">
        <w:fldChar w:fldCharType="begin" w:fldLock="1"/>
      </w:r>
      <w:r w:rsidR="00FB1055">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Sittig et al., 2018)","plainTextFormattedCitation":"(Sittig et al., 2018)","previouslyFormattedCitation":"(Sittig et al., 2018)"},"properties":{"noteIndex":0},"schema":"https://github.com/citation-style-language/schema/raw/master/csl-citation.json"}</w:instrText>
      </w:r>
      <w:r w:rsidR="002A32FD">
        <w:fldChar w:fldCharType="separate"/>
      </w:r>
      <w:r w:rsidR="002A32FD" w:rsidRPr="002A32FD">
        <w:rPr>
          <w:noProof/>
        </w:rPr>
        <w:t>(Sittig et al., 2018)</w:t>
      </w:r>
      <w:r w:rsidR="002A32FD">
        <w:fldChar w:fldCharType="end"/>
      </w:r>
      <w:r w:rsidR="00C21506">
        <w:t>.</w:t>
      </w:r>
      <w:r w:rsidR="005532EC">
        <w:t xml:space="preserve"> I</w:t>
      </w:r>
      <w:r w:rsidR="00C21506">
        <w:t xml:space="preserve">t is </w:t>
      </w:r>
      <w:r>
        <w:t xml:space="preserve">currently </w:t>
      </w:r>
      <w:r w:rsidR="00C21506">
        <w:t xml:space="preserve">unclear what the implications </w:t>
      </w:r>
      <w:r w:rsidR="0064265D">
        <w:t xml:space="preserve">are </w:t>
      </w:r>
      <w:r w:rsidR="00C21506">
        <w:t>for patient safety</w:t>
      </w:r>
      <w:r w:rsidR="005532EC">
        <w:t xml:space="preserve"> a</w:t>
      </w:r>
      <w:r w:rsidR="005532EC">
        <w:t xml:space="preserve">s existing health information technologies become ubiquitous </w:t>
      </w:r>
      <w:r w:rsidR="005532EC">
        <w:t xml:space="preserve">with increasing pace </w:t>
      </w:r>
      <w:r w:rsidR="005532EC">
        <w:t xml:space="preserve">and interact with </w:t>
      </w:r>
      <w:r w:rsidR="005532EC">
        <w:t xml:space="preserve">new </w:t>
      </w:r>
      <w:bookmarkStart w:id="0" w:name="_GoBack"/>
      <w:bookmarkEnd w:id="0"/>
      <w:r w:rsidR="005532EC">
        <w:t>and</w:t>
      </w:r>
      <w:r w:rsidR="005532EC">
        <w:t xml:space="preserve"> </w:t>
      </w:r>
      <w:r w:rsidR="005532EC">
        <w:t>emerging technologies</w:t>
      </w:r>
      <w:r w:rsidR="005532EC">
        <w:t>.</w:t>
      </w:r>
    </w:p>
    <w:p w14:paraId="256C055A" w14:textId="11B60C93" w:rsidR="00D64364" w:rsidRDefault="00AD0E5C" w:rsidP="00C56067">
      <w:r>
        <w:t>In April 2020, we set up a</w:t>
      </w:r>
      <w:r w:rsidR="00200165">
        <w:t xml:space="preserve"> </w:t>
      </w:r>
      <w:r w:rsidR="00200165" w:rsidRPr="00AA44BF">
        <w:t>national</w:t>
      </w:r>
      <w:r w:rsidR="00200165">
        <w:t>,</w:t>
      </w:r>
      <w:r w:rsidR="00200165" w:rsidRPr="00AA44BF">
        <w:t xml:space="preserve"> expert</w:t>
      </w:r>
      <w:r w:rsidR="00200165">
        <w:t>, consensus-building collaboration to</w:t>
      </w:r>
      <w:r>
        <w:t xml:space="preserve"> appraise the academic evidence for </w:t>
      </w:r>
      <w:r w:rsidR="00200165">
        <w:t xml:space="preserve">patient safety </w:t>
      </w:r>
      <w:r w:rsidR="00F677E0">
        <w:t xml:space="preserve">in </w:t>
      </w:r>
      <w:r w:rsidR="00200165">
        <w:t xml:space="preserve">health information </w:t>
      </w:r>
      <w:r w:rsidR="00F677E0">
        <w:t>systems</w:t>
      </w:r>
      <w:r w:rsidR="00200165">
        <w:t xml:space="preserve">. The collaborative </w:t>
      </w:r>
      <w:r>
        <w:t xml:space="preserve">will </w:t>
      </w:r>
      <w:r w:rsidR="00200165">
        <w:t>host</w:t>
      </w:r>
      <w:r w:rsidR="002A0F45">
        <w:t xml:space="preserve"> a series of </w:t>
      </w:r>
      <w:r w:rsidR="002A0F45" w:rsidRPr="002A32FD">
        <w:t>workshops</w:t>
      </w:r>
      <w:r w:rsidR="001D05BE" w:rsidRPr="002A32FD">
        <w:t xml:space="preserve"> </w:t>
      </w:r>
      <w:r w:rsidR="002A32FD">
        <w:t>that</w:t>
      </w:r>
      <w:r w:rsidR="001D05BE" w:rsidRPr="002A32FD">
        <w:t xml:space="preserve"> deliver publications</w:t>
      </w:r>
      <w:r w:rsidR="002A0F45" w:rsidRPr="002A32FD">
        <w:t xml:space="preserve"> to en</w:t>
      </w:r>
      <w:r w:rsidR="00200165" w:rsidRPr="002A32FD">
        <w:t xml:space="preserve">gage </w:t>
      </w:r>
      <w:r w:rsidR="002A32FD" w:rsidRPr="002A32FD">
        <w:t>those</w:t>
      </w:r>
      <w:r>
        <w:t xml:space="preserve"> directly</w:t>
      </w:r>
      <w:r w:rsidR="002A32FD" w:rsidRPr="002A32FD">
        <w:t xml:space="preserve"> involved in </w:t>
      </w:r>
      <w:r w:rsidR="002A32FD" w:rsidRPr="002A32FD">
        <w:t xml:space="preserve">the delivery and study of </w:t>
      </w:r>
      <w:r w:rsidR="002A32FD" w:rsidRPr="002A32FD">
        <w:t xml:space="preserve">healthcare, </w:t>
      </w:r>
      <w:r w:rsidR="00200165" w:rsidRPr="002A32FD">
        <w:t xml:space="preserve">and </w:t>
      </w:r>
      <w:r w:rsidR="002A32FD" w:rsidRPr="002A32FD">
        <w:t xml:space="preserve">to </w:t>
      </w:r>
      <w:r w:rsidR="00200165" w:rsidRPr="002A32FD">
        <w:t>provide recommendations</w:t>
      </w:r>
      <w:r w:rsidR="001D05BE" w:rsidRPr="002A32FD">
        <w:t xml:space="preserve"> to address </w:t>
      </w:r>
      <w:r w:rsidR="002A32FD" w:rsidRPr="002A32FD">
        <w:t xml:space="preserve">theoretical </w:t>
      </w:r>
      <w:r w:rsidR="002A32FD">
        <w:t xml:space="preserve">and </w:t>
      </w:r>
      <w:r w:rsidR="001D05BE" w:rsidRPr="002A32FD">
        <w:t>practical gaps</w:t>
      </w:r>
      <w:r w:rsidR="002A32FD">
        <w:t xml:space="preserve"> in the safety</w:t>
      </w:r>
      <w:r>
        <w:t xml:space="preserve"> of informatics</w:t>
      </w:r>
      <w:r w:rsidR="00200165" w:rsidRPr="002A32FD">
        <w:t>.</w:t>
      </w:r>
      <w:r w:rsidR="00CE3A38">
        <w:t xml:space="preserve"> </w:t>
      </w:r>
    </w:p>
    <w:p w14:paraId="29DD0786" w14:textId="5D942B7F" w:rsidR="00D64364" w:rsidRDefault="00D64364" w:rsidP="00363840">
      <w:pPr>
        <w:pStyle w:val="Heading1"/>
      </w:pPr>
      <w:r>
        <w:rPr>
          <w:rFonts w:eastAsia="Times New Roman"/>
          <w:lang w:eastAsia="en-GB"/>
        </w:rPr>
        <w:t>Key messages</w:t>
      </w:r>
    </w:p>
    <w:p w14:paraId="55D4224D" w14:textId="6225F70A" w:rsidR="00B853D7" w:rsidRDefault="00B853D7" w:rsidP="00C56067">
      <w:r w:rsidRPr="002A32FD">
        <w:t>Th</w:t>
      </w:r>
      <w:r w:rsidR="00D64364">
        <w:t xml:space="preserve">is paper </w:t>
      </w:r>
      <w:r w:rsidRPr="002A32FD">
        <w:t xml:space="preserve">will </w:t>
      </w:r>
      <w:r w:rsidR="00477811">
        <w:t xml:space="preserve">1) </w:t>
      </w:r>
      <w:r w:rsidR="00477811">
        <w:t>define the Safety Informatics domain</w:t>
      </w:r>
      <w:r w:rsidR="00477811">
        <w:t>,</w:t>
      </w:r>
      <w:r w:rsidR="00477811" w:rsidRPr="002A32FD">
        <w:t xml:space="preserve"> </w:t>
      </w:r>
      <w:r w:rsidR="00477811">
        <w:t>which connects safety science</w:t>
      </w:r>
      <w:r w:rsidR="00477811">
        <w:t xml:space="preserve"> and</w:t>
      </w:r>
      <w:r w:rsidR="00477811">
        <w:t xml:space="preserve"> health informatics</w:t>
      </w:r>
      <w:r w:rsidR="00477811">
        <w:t xml:space="preserve"> 2</w:t>
      </w:r>
      <w:r w:rsidRPr="002A32FD">
        <w:t>) highli</w:t>
      </w:r>
      <w:r>
        <w:t>ght the need for research in Safety Informatics</w:t>
      </w:r>
      <w:r w:rsidR="00AD0E5C">
        <w:t>;</w:t>
      </w:r>
      <w:r w:rsidR="00C04BC0">
        <w:t xml:space="preserve"> 3) synthesise the perspectives of the </w:t>
      </w:r>
      <w:r w:rsidR="001D05BE">
        <w:t>collaboration’s</w:t>
      </w:r>
      <w:r w:rsidR="00C04BC0">
        <w:t xml:space="preserve"> expert members on the </w:t>
      </w:r>
      <w:r w:rsidR="00200165">
        <w:t xml:space="preserve">challenges and </w:t>
      </w:r>
      <w:r w:rsidR="00C04BC0">
        <w:t xml:space="preserve">patient-safety implications of emerging </w:t>
      </w:r>
      <w:r w:rsidR="00200165">
        <w:t>health information technologies and</w:t>
      </w:r>
      <w:r w:rsidR="00DC50FB">
        <w:t>;</w:t>
      </w:r>
      <w:r w:rsidR="00200165">
        <w:t xml:space="preserve"> 4) recommend </w:t>
      </w:r>
      <w:r w:rsidR="00DC50FB">
        <w:t>theoretically-informed frame</w:t>
      </w:r>
      <w:r w:rsidR="00200165" w:rsidRPr="008A6A0C">
        <w:t xml:space="preserve">works </w:t>
      </w:r>
      <w:r w:rsidR="00DC50FB">
        <w:t>to</w:t>
      </w:r>
      <w:r w:rsidR="00200165" w:rsidRPr="008A6A0C">
        <w:t xml:space="preserve"> address the</w:t>
      </w:r>
      <w:r w:rsidR="00DC50FB">
        <w:t>se</w:t>
      </w:r>
      <w:r w:rsidR="00200165" w:rsidRPr="008A6A0C">
        <w:t xml:space="preserve"> patient-safety </w:t>
      </w:r>
      <w:r w:rsidR="00200165">
        <w:t>implications.</w:t>
      </w:r>
    </w:p>
    <w:p w14:paraId="42C1BFCE" w14:textId="77777777" w:rsidR="002A0F45" w:rsidRDefault="002A0F45" w:rsidP="00D64364">
      <w:pPr>
        <w:pStyle w:val="Heading1"/>
        <w:rPr>
          <w:rFonts w:asciiTheme="minorHAnsi" w:eastAsiaTheme="minorHAnsi" w:hAnsiTheme="minorHAnsi" w:cstheme="minorBidi"/>
          <w:sz w:val="22"/>
          <w:szCs w:val="22"/>
          <w:lang w:eastAsia="en-GB"/>
        </w:rPr>
      </w:pPr>
      <w:r>
        <w:rPr>
          <w:lang w:eastAsia="en-GB"/>
        </w:rPr>
        <w:t>Target audience/journal</w:t>
      </w:r>
    </w:p>
    <w:p w14:paraId="1DE815E8" w14:textId="174E10AD" w:rsidR="002A0F45" w:rsidRDefault="00F677E0" w:rsidP="002A0F45">
      <w:r>
        <w:t>The first</w:t>
      </w:r>
      <w:r w:rsidR="002A0F45">
        <w:t xml:space="preserve"> </w:t>
      </w:r>
      <w:r w:rsidR="00D64364">
        <w:t xml:space="preserve">paper </w:t>
      </w:r>
      <w:r w:rsidR="002A0F45">
        <w:t xml:space="preserve">is </w:t>
      </w:r>
      <w:r w:rsidR="00DC50FB">
        <w:t>targeted at</w:t>
      </w:r>
      <w:r w:rsidR="002A0F45">
        <w:t xml:space="preserve"> decision makers, developers and users of health information technology, </w:t>
      </w:r>
      <w:r>
        <w:rPr>
          <w:rFonts w:ascii="Calibri" w:eastAsia="Times New Roman" w:hAnsi="Calibri" w:cs="Calibri"/>
          <w:lang w:eastAsia="en-GB"/>
        </w:rPr>
        <w:t>along with patient-</w:t>
      </w:r>
      <w:r w:rsidR="002A0F45" w:rsidRPr="00F85D80">
        <w:rPr>
          <w:rFonts w:ascii="Calibri" w:eastAsia="Times New Roman" w:hAnsi="Calibri" w:cs="Calibri"/>
          <w:lang w:eastAsia="en-GB"/>
        </w:rPr>
        <w:t xml:space="preserve">safety researchers and practitioners who may be interested in the implications of recent developments in informatics for quality and safety </w:t>
      </w:r>
      <w:r>
        <w:rPr>
          <w:rFonts w:ascii="Calibri" w:eastAsia="Times New Roman" w:hAnsi="Calibri" w:cs="Calibri"/>
          <w:lang w:eastAsia="en-GB"/>
        </w:rPr>
        <w:t>of</w:t>
      </w:r>
      <w:r w:rsidR="002A0F45" w:rsidRPr="00F85D80">
        <w:rPr>
          <w:rFonts w:ascii="Calibri" w:eastAsia="Times New Roman" w:hAnsi="Calibri" w:cs="Calibri"/>
          <w:lang w:eastAsia="en-GB"/>
        </w:rPr>
        <w:t xml:space="preserve"> healthcare.</w:t>
      </w:r>
      <w:r>
        <w:rPr>
          <w:rFonts w:ascii="Calibri" w:eastAsia="Times New Roman" w:hAnsi="Calibri" w:cs="Calibri"/>
          <w:lang w:eastAsia="en-GB"/>
        </w:rPr>
        <w:t xml:space="preserve"> W</w:t>
      </w:r>
      <w:r w:rsidR="002A0F45">
        <w:t xml:space="preserve">e </w:t>
      </w:r>
      <w:r>
        <w:t xml:space="preserve">will target </w:t>
      </w:r>
      <w:r w:rsidR="002A0F45">
        <w:t>field-leading informatics and quality/safety journals</w:t>
      </w:r>
      <w:r>
        <w:t xml:space="preserve"> by </w:t>
      </w:r>
      <w:r w:rsidR="002A0F45">
        <w:t xml:space="preserve">considering two publication strategies. The first is to frame the work for the patient-safety audience and target </w:t>
      </w:r>
      <w:r w:rsidR="002A0F45" w:rsidRPr="00BB5CE5">
        <w:rPr>
          <w:i/>
        </w:rPr>
        <w:t>BMJ Qual</w:t>
      </w:r>
      <w:r w:rsidR="00BB5CE5" w:rsidRPr="00BB5CE5">
        <w:rPr>
          <w:i/>
        </w:rPr>
        <w:t>ity and</w:t>
      </w:r>
      <w:r w:rsidR="002A0F45" w:rsidRPr="00BB5CE5">
        <w:rPr>
          <w:i/>
        </w:rPr>
        <w:t xml:space="preserve"> Saf</w:t>
      </w:r>
      <w:r w:rsidR="00BB5CE5" w:rsidRPr="00BB5CE5">
        <w:rPr>
          <w:i/>
        </w:rPr>
        <w:t>ety</w:t>
      </w:r>
      <w:r w:rsidR="002A0F45">
        <w:t xml:space="preserve"> (probably as </w:t>
      </w:r>
      <w:r w:rsidR="002A0F45">
        <w:t xml:space="preserve">a </w:t>
      </w:r>
      <w:r w:rsidR="002A0F45">
        <w:t xml:space="preserve">2,000-word Viewpoint article). The second is to frame the work for an informatics audience and target </w:t>
      </w:r>
      <w:r w:rsidR="002A0F45" w:rsidRPr="00BB5CE5">
        <w:rPr>
          <w:i/>
        </w:rPr>
        <w:t>J</w:t>
      </w:r>
      <w:r w:rsidR="00BB5CE5" w:rsidRPr="00BB5CE5">
        <w:rPr>
          <w:i/>
        </w:rPr>
        <w:t xml:space="preserve">ournal </w:t>
      </w:r>
      <w:r w:rsidR="00BB5CE5">
        <w:rPr>
          <w:i/>
        </w:rPr>
        <w:t xml:space="preserve">of </w:t>
      </w:r>
      <w:r w:rsidR="002A0F45" w:rsidRPr="00BB5CE5">
        <w:rPr>
          <w:i/>
        </w:rPr>
        <w:t>M</w:t>
      </w:r>
      <w:r w:rsidR="00BB5CE5">
        <w:rPr>
          <w:i/>
        </w:rPr>
        <w:t xml:space="preserve">edical </w:t>
      </w:r>
      <w:r w:rsidR="002A0F45" w:rsidRPr="00BB5CE5">
        <w:rPr>
          <w:i/>
        </w:rPr>
        <w:t>I</w:t>
      </w:r>
      <w:r w:rsidR="00BB5CE5">
        <w:rPr>
          <w:i/>
        </w:rPr>
        <w:t xml:space="preserve">nternet </w:t>
      </w:r>
      <w:r w:rsidR="002A0F45" w:rsidRPr="00BB5CE5">
        <w:rPr>
          <w:i/>
        </w:rPr>
        <w:t>R</w:t>
      </w:r>
      <w:r w:rsidR="00BB5CE5">
        <w:rPr>
          <w:i/>
        </w:rPr>
        <w:t>esearch</w:t>
      </w:r>
      <w:r w:rsidR="002A0F45" w:rsidRPr="00BB5CE5">
        <w:t xml:space="preserve"> or </w:t>
      </w:r>
      <w:r w:rsidR="002A0F45" w:rsidRPr="00BB5CE5">
        <w:rPr>
          <w:i/>
        </w:rPr>
        <w:t>J</w:t>
      </w:r>
      <w:r w:rsidR="00BB5CE5">
        <w:rPr>
          <w:i/>
        </w:rPr>
        <w:t xml:space="preserve">ournal of the </w:t>
      </w:r>
      <w:r w:rsidR="002A0F45" w:rsidRPr="00BB5CE5">
        <w:rPr>
          <w:i/>
        </w:rPr>
        <w:t>A</w:t>
      </w:r>
      <w:r w:rsidR="00BB5CE5">
        <w:rPr>
          <w:i/>
        </w:rPr>
        <w:t xml:space="preserve">merican </w:t>
      </w:r>
      <w:r w:rsidR="002A0F45" w:rsidRPr="00BB5CE5">
        <w:rPr>
          <w:i/>
        </w:rPr>
        <w:t>M</w:t>
      </w:r>
      <w:r w:rsidR="00BB5CE5">
        <w:rPr>
          <w:i/>
        </w:rPr>
        <w:t xml:space="preserve">edical </w:t>
      </w:r>
      <w:r w:rsidR="002A0F45" w:rsidRPr="00BB5CE5">
        <w:rPr>
          <w:i/>
        </w:rPr>
        <w:t>I</w:t>
      </w:r>
      <w:r w:rsidR="00BB5CE5">
        <w:rPr>
          <w:i/>
        </w:rPr>
        <w:t xml:space="preserve">nformatics </w:t>
      </w:r>
      <w:r w:rsidR="002A0F45" w:rsidRPr="00BB5CE5">
        <w:rPr>
          <w:i/>
        </w:rPr>
        <w:t>A</w:t>
      </w:r>
      <w:r w:rsidR="00BB5CE5">
        <w:rPr>
          <w:i/>
        </w:rPr>
        <w:t>ssociation</w:t>
      </w:r>
      <w:r w:rsidR="00DC50FB">
        <w:t xml:space="preserve">. </w:t>
      </w:r>
      <w:r w:rsidR="00D01C53">
        <w:t xml:space="preserve">We will </w:t>
      </w:r>
      <w:r w:rsidR="00DC50FB">
        <w:t xml:space="preserve">seek the editors opinion on an </w:t>
      </w:r>
      <w:r w:rsidR="002A0F45">
        <w:t xml:space="preserve">option </w:t>
      </w:r>
      <w:r w:rsidR="00DC50FB">
        <w:t xml:space="preserve">to </w:t>
      </w:r>
      <w:r w:rsidR="002A0F45">
        <w:t xml:space="preserve">publish a series of articles linked to each workshop theme. </w:t>
      </w:r>
      <w:r w:rsidR="00D64364">
        <w:t>Papers</w:t>
      </w:r>
      <w:r w:rsidR="002A0F45">
        <w:t xml:space="preserve"> written for either of these journals would similarly fit the format of </w:t>
      </w:r>
      <w:r w:rsidR="00BB5CE5" w:rsidRPr="00BB5CE5">
        <w:rPr>
          <w:i/>
        </w:rPr>
        <w:t>International Journal of Medical Informatics</w:t>
      </w:r>
      <w:r w:rsidR="002A0F45">
        <w:t xml:space="preserve"> </w:t>
      </w:r>
      <w:r w:rsidR="00624E28">
        <w:t>or</w:t>
      </w:r>
      <w:r w:rsidR="002A0F45">
        <w:t xml:space="preserve"> </w:t>
      </w:r>
      <w:r w:rsidR="002A0F45" w:rsidRPr="00BB5CE5">
        <w:rPr>
          <w:i/>
        </w:rPr>
        <w:t>Health Informatics Journal</w:t>
      </w:r>
      <w:r w:rsidR="002A0F45">
        <w:t xml:space="preserve">. </w:t>
      </w:r>
    </w:p>
    <w:p w14:paraId="19729091" w14:textId="1C050492" w:rsidR="00C56067" w:rsidRDefault="007076F0" w:rsidP="00D64364">
      <w:pPr>
        <w:pStyle w:val="Heading1"/>
      </w:pPr>
      <w:r>
        <w:t xml:space="preserve">Our </w:t>
      </w:r>
      <w:r w:rsidR="00C56067">
        <w:t>collaborative process</w:t>
      </w:r>
    </w:p>
    <w:p w14:paraId="3823A1BA" w14:textId="586D4CA5" w:rsidR="00C56067" w:rsidRDefault="00C56067" w:rsidP="00B853D7">
      <w:pPr>
        <w:pStyle w:val="Heading2"/>
      </w:pPr>
      <w:r>
        <w:t>What have we done so far?</w:t>
      </w:r>
    </w:p>
    <w:p w14:paraId="5930B4FA" w14:textId="0F1BE635" w:rsidR="00624E28" w:rsidRDefault="00624E28" w:rsidP="00B232D4">
      <w:r>
        <w:t xml:space="preserve">In the first workshop, a set of new and emerging health information technologies were collated from a scoping review of the academic, commercial and grey literature relating to health information </w:t>
      </w:r>
      <w:r w:rsidR="001C3140">
        <w:t>systems</w:t>
      </w:r>
      <w:r>
        <w:t>. These technologies provided the substrate for breakout discussions about the patient-safety challenges that might arise from use of these technologies, alone and in conjunction with existing, new and emerging technologies.</w:t>
      </w:r>
    </w:p>
    <w:p w14:paraId="4EFD7484" w14:textId="39772D3E" w:rsidR="007076F0" w:rsidRDefault="00C56067" w:rsidP="00B853D7">
      <w:pPr>
        <w:pStyle w:val="Heading2"/>
      </w:pPr>
      <w:r>
        <w:t xml:space="preserve">What is </w:t>
      </w:r>
      <w:r w:rsidR="00B853D7">
        <w:t>yet to do</w:t>
      </w:r>
      <w:r>
        <w:t>?</w:t>
      </w:r>
    </w:p>
    <w:p w14:paraId="6CCC6EA3" w14:textId="260ACADE" w:rsidR="00624E28" w:rsidRDefault="00624E28" w:rsidP="00624E28">
      <w:r>
        <w:t xml:space="preserve">As a follow-up to the workshop, we will </w:t>
      </w:r>
      <w:r w:rsidR="00BE491B">
        <w:t xml:space="preserve">expand upon our discussions </w:t>
      </w:r>
      <w:r w:rsidR="00D64364">
        <w:t xml:space="preserve">to </w:t>
      </w:r>
      <w:r w:rsidR="00BE491B">
        <w:t xml:space="preserve">produce a collective viewpoint on </w:t>
      </w:r>
      <w:r>
        <w:t xml:space="preserve">the </w:t>
      </w:r>
      <w:r w:rsidR="00BE491B">
        <w:t xml:space="preserve">patient-safety </w:t>
      </w:r>
      <w:r w:rsidR="00D01C53">
        <w:t xml:space="preserve">implications of the </w:t>
      </w:r>
      <w:r w:rsidR="00BE491B">
        <w:t>c</w:t>
      </w:r>
      <w:r>
        <w:t xml:space="preserve">hallenges posed </w:t>
      </w:r>
      <w:r w:rsidR="001C3140">
        <w:t xml:space="preserve">by </w:t>
      </w:r>
      <w:r>
        <w:t xml:space="preserve">new and emerging health information technology. </w:t>
      </w:r>
      <w:r w:rsidR="00BE491B">
        <w:t>C</w:t>
      </w:r>
      <w:r w:rsidR="00BB5CE5">
        <w:t>ollaborators’</w:t>
      </w:r>
      <w:r w:rsidR="00B853D7">
        <w:t xml:space="preserve"> experience and </w:t>
      </w:r>
      <w:r w:rsidR="00B853D7">
        <w:lastRenderedPageBreak/>
        <w:t xml:space="preserve">expertise will inform recommended techniques, </w:t>
      </w:r>
      <w:r w:rsidR="00B853D7" w:rsidRPr="008A6A0C">
        <w:t>theories, approach</w:t>
      </w:r>
      <w:r w:rsidR="00B853D7">
        <w:t>es</w:t>
      </w:r>
      <w:r w:rsidR="00B853D7" w:rsidRPr="008A6A0C">
        <w:t xml:space="preserve"> and frameworks that can help to address the patient-safety </w:t>
      </w:r>
      <w:r w:rsidR="00B853D7">
        <w:t xml:space="preserve">implications </w:t>
      </w:r>
      <w:r w:rsidR="00B853D7" w:rsidRPr="008A6A0C">
        <w:t>identified</w:t>
      </w:r>
      <w:r w:rsidR="00B853D7">
        <w:t>. These will likely include the use of safety cases for prospective evaluation of safety; developments in approaches to regulation and standards; dynamic and causal modelling; automated methods to evaluate data quality; and a Human-Factors approach for evaluating technologies.</w:t>
      </w:r>
      <w:r>
        <w:t xml:space="preserve"> </w:t>
      </w:r>
    </w:p>
    <w:p w14:paraId="0E6D2272" w14:textId="3B6575E5" w:rsidR="00FB1055" w:rsidRPr="00FB1055" w:rsidRDefault="00FB1055" w:rsidP="00CE3A38">
      <w:pPr>
        <w:widowControl w:val="0"/>
        <w:pBdr>
          <w:top w:val="single" w:sz="4" w:space="1" w:color="auto"/>
        </w:pBdr>
        <w:autoSpaceDE w:val="0"/>
        <w:autoSpaceDN w:val="0"/>
        <w:adjustRightInd w:val="0"/>
        <w:spacing w:line="240" w:lineRule="auto"/>
        <w:ind w:left="480" w:hanging="480"/>
        <w:rPr>
          <w:rFonts w:ascii="Calibri" w:hAnsi="Calibri" w:cs="Calibri"/>
          <w:noProof/>
          <w:sz w:val="16"/>
          <w:szCs w:val="24"/>
        </w:rPr>
      </w:pPr>
      <w:r w:rsidRPr="00FB1055">
        <w:rPr>
          <w:sz w:val="16"/>
        </w:rPr>
        <w:fldChar w:fldCharType="begin" w:fldLock="1"/>
      </w:r>
      <w:r w:rsidRPr="00FB1055">
        <w:rPr>
          <w:sz w:val="16"/>
        </w:rPr>
        <w:instrText xml:space="preserve">ADDIN Mendeley Bibliography CSL_BIBLIOGRAPHY </w:instrText>
      </w:r>
      <w:r w:rsidRPr="00FB1055">
        <w:rPr>
          <w:sz w:val="16"/>
        </w:rPr>
        <w:fldChar w:fldCharType="separate"/>
      </w:r>
      <w:r w:rsidRPr="00FB1055">
        <w:rPr>
          <w:rFonts w:ascii="Calibri" w:hAnsi="Calibri" w:cs="Calibri"/>
          <w:noProof/>
          <w:sz w:val="16"/>
          <w:szCs w:val="24"/>
        </w:rPr>
        <w:t xml:space="preserve">Sittig, D. F., Wright, A., Coiera, E., Magrabi, F., Ratwant, R., Bates, D. W., &amp; Singh, H. (2018). Current challenges in health information technology–related patient safety. </w:t>
      </w:r>
      <w:r w:rsidRPr="00FB1055">
        <w:rPr>
          <w:rFonts w:ascii="Calibri" w:hAnsi="Calibri" w:cs="Calibri"/>
          <w:i/>
          <w:iCs/>
          <w:noProof/>
          <w:sz w:val="16"/>
          <w:szCs w:val="24"/>
        </w:rPr>
        <w:t>Health Informatics Journal</w:t>
      </w:r>
      <w:r w:rsidRPr="00FB1055">
        <w:rPr>
          <w:rFonts w:ascii="Calibri" w:hAnsi="Calibri" w:cs="Calibri"/>
          <w:noProof/>
          <w:sz w:val="16"/>
          <w:szCs w:val="24"/>
        </w:rPr>
        <w:t>, (2), 1–9. https://doi.org/10.1177/1460458218814893</w:t>
      </w:r>
    </w:p>
    <w:p w14:paraId="60FD12F5" w14:textId="6CCA9FBC" w:rsidR="00FB1055" w:rsidRDefault="00FB1055" w:rsidP="00CE3A38">
      <w:pPr>
        <w:widowControl w:val="0"/>
        <w:pBdr>
          <w:top w:val="single" w:sz="4" w:space="1" w:color="auto"/>
        </w:pBdr>
        <w:autoSpaceDE w:val="0"/>
        <w:autoSpaceDN w:val="0"/>
        <w:adjustRightInd w:val="0"/>
        <w:spacing w:line="240" w:lineRule="auto"/>
        <w:ind w:left="480" w:hanging="480"/>
      </w:pPr>
      <w:r w:rsidRPr="00FB1055">
        <w:rPr>
          <w:rFonts w:ascii="Calibri" w:hAnsi="Calibri" w:cs="Calibri"/>
          <w:noProof/>
          <w:sz w:val="16"/>
          <w:szCs w:val="24"/>
        </w:rPr>
        <w:t xml:space="preserve">Wickramasinghe, N., &amp; Bodendorf, F. (Eds.). (2020). </w:t>
      </w:r>
      <w:r w:rsidRPr="00FB1055">
        <w:rPr>
          <w:rFonts w:ascii="Calibri" w:hAnsi="Calibri" w:cs="Calibri"/>
          <w:i/>
          <w:iCs/>
          <w:noProof/>
          <w:sz w:val="16"/>
          <w:szCs w:val="24"/>
        </w:rPr>
        <w:t>Delivering Superior Health and Wellness Management with IoT and Analytics</w:t>
      </w:r>
      <w:r w:rsidRPr="00FB1055">
        <w:rPr>
          <w:rFonts w:ascii="Calibri" w:hAnsi="Calibri" w:cs="Calibri"/>
          <w:noProof/>
          <w:sz w:val="16"/>
          <w:szCs w:val="24"/>
        </w:rPr>
        <w:t>. https://doi.org/10.1007/978-3-030-17347-0</w:t>
      </w:r>
      <w:r w:rsidRPr="00FB1055">
        <w:rPr>
          <w:sz w:val="16"/>
        </w:rPr>
        <w:fldChar w:fldCharType="end"/>
      </w:r>
    </w:p>
    <w:sectPr w:rsidR="00FB1055" w:rsidSect="00F1644E">
      <w:pgSz w:w="11906" w:h="16838"/>
      <w:pgMar w:top="720" w:right="720" w:bottom="720" w:left="72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467878" w16cid:durableId="2262E41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7490FCC"/>
    <w:multiLevelType w:val="hybridMultilevel"/>
    <w:tmpl w:val="5524E0E8"/>
    <w:lvl w:ilvl="0" w:tplc="B602F0EA">
      <w:start w:val="1"/>
      <w:numFmt w:val="bullet"/>
      <w:lvlText w:val=""/>
      <w:lvlJc w:val="left"/>
      <w:pPr>
        <w:ind w:left="720" w:hanging="360"/>
      </w:pPr>
      <w:rPr>
        <w:rFonts w:ascii="Symbol" w:hAnsi="Symbol" w:hint="default"/>
      </w:rPr>
    </w:lvl>
    <w:lvl w:ilvl="1" w:tplc="FA86B490">
      <w:start w:val="1"/>
      <w:numFmt w:val="bullet"/>
      <w:lvlText w:val=""/>
      <w:lvlJc w:val="left"/>
      <w:pPr>
        <w:ind w:left="1440" w:hanging="360"/>
      </w:pPr>
      <w:rPr>
        <w:rFonts w:ascii="Symbol" w:hAnsi="Symbol" w:hint="default"/>
      </w:rPr>
    </w:lvl>
    <w:lvl w:ilvl="2" w:tplc="9680134A">
      <w:start w:val="1"/>
      <w:numFmt w:val="bullet"/>
      <w:lvlText w:val=""/>
      <w:lvlJc w:val="left"/>
      <w:pPr>
        <w:ind w:left="2160" w:hanging="360"/>
      </w:pPr>
      <w:rPr>
        <w:rFonts w:ascii="Symbol" w:hAnsi="Symbol" w:hint="default"/>
      </w:rPr>
    </w:lvl>
    <w:lvl w:ilvl="3" w:tplc="60A07650">
      <w:start w:val="1"/>
      <w:numFmt w:val="bullet"/>
      <w:lvlText w:val=""/>
      <w:lvlJc w:val="left"/>
      <w:pPr>
        <w:ind w:left="2880" w:hanging="360"/>
      </w:pPr>
      <w:rPr>
        <w:rFonts w:ascii="Symbol" w:hAnsi="Symbol" w:hint="default"/>
      </w:rPr>
    </w:lvl>
    <w:lvl w:ilvl="4" w:tplc="6F74278A">
      <w:start w:val="1"/>
      <w:numFmt w:val="bullet"/>
      <w:lvlText w:val="o"/>
      <w:lvlJc w:val="left"/>
      <w:pPr>
        <w:ind w:left="3600" w:hanging="360"/>
      </w:pPr>
      <w:rPr>
        <w:rFonts w:ascii="Courier New" w:hAnsi="Courier New" w:hint="default"/>
      </w:rPr>
    </w:lvl>
    <w:lvl w:ilvl="5" w:tplc="20083932">
      <w:start w:val="1"/>
      <w:numFmt w:val="bullet"/>
      <w:lvlText w:val=""/>
      <w:lvlJc w:val="left"/>
      <w:pPr>
        <w:ind w:left="4320" w:hanging="360"/>
      </w:pPr>
      <w:rPr>
        <w:rFonts w:ascii="Wingdings" w:hAnsi="Wingdings" w:hint="default"/>
      </w:rPr>
    </w:lvl>
    <w:lvl w:ilvl="6" w:tplc="87184382">
      <w:start w:val="1"/>
      <w:numFmt w:val="bullet"/>
      <w:lvlText w:val=""/>
      <w:lvlJc w:val="left"/>
      <w:pPr>
        <w:ind w:left="5040" w:hanging="360"/>
      </w:pPr>
      <w:rPr>
        <w:rFonts w:ascii="Symbol" w:hAnsi="Symbol" w:hint="default"/>
      </w:rPr>
    </w:lvl>
    <w:lvl w:ilvl="7" w:tplc="4C3C1870">
      <w:start w:val="1"/>
      <w:numFmt w:val="bullet"/>
      <w:lvlText w:val="o"/>
      <w:lvlJc w:val="left"/>
      <w:pPr>
        <w:ind w:left="5760" w:hanging="360"/>
      </w:pPr>
      <w:rPr>
        <w:rFonts w:ascii="Courier New" w:hAnsi="Courier New" w:hint="default"/>
      </w:rPr>
    </w:lvl>
    <w:lvl w:ilvl="8" w:tplc="FA46DA28">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6FE0"/>
    <w:rsid w:val="00106D11"/>
    <w:rsid w:val="001C3140"/>
    <w:rsid w:val="001D05BE"/>
    <w:rsid w:val="00200165"/>
    <w:rsid w:val="002461D1"/>
    <w:rsid w:val="00257A31"/>
    <w:rsid w:val="002A0F45"/>
    <w:rsid w:val="002A32FD"/>
    <w:rsid w:val="002A6F90"/>
    <w:rsid w:val="002B1538"/>
    <w:rsid w:val="00363840"/>
    <w:rsid w:val="00437299"/>
    <w:rsid w:val="00477811"/>
    <w:rsid w:val="004D1594"/>
    <w:rsid w:val="0050271E"/>
    <w:rsid w:val="005532EC"/>
    <w:rsid w:val="0058573C"/>
    <w:rsid w:val="00624E28"/>
    <w:rsid w:val="0064265D"/>
    <w:rsid w:val="006D4E57"/>
    <w:rsid w:val="006F548D"/>
    <w:rsid w:val="007076F0"/>
    <w:rsid w:val="00716FE0"/>
    <w:rsid w:val="0076770F"/>
    <w:rsid w:val="008A6A0C"/>
    <w:rsid w:val="009C5D77"/>
    <w:rsid w:val="00A36341"/>
    <w:rsid w:val="00AD0E5C"/>
    <w:rsid w:val="00B015AE"/>
    <w:rsid w:val="00B232D4"/>
    <w:rsid w:val="00B853D7"/>
    <w:rsid w:val="00BB5CE5"/>
    <w:rsid w:val="00BB64DA"/>
    <w:rsid w:val="00BE491B"/>
    <w:rsid w:val="00C04BC0"/>
    <w:rsid w:val="00C21506"/>
    <w:rsid w:val="00C56067"/>
    <w:rsid w:val="00CA5CDC"/>
    <w:rsid w:val="00CC4958"/>
    <w:rsid w:val="00CC5D0F"/>
    <w:rsid w:val="00CE3A38"/>
    <w:rsid w:val="00D01C53"/>
    <w:rsid w:val="00D64364"/>
    <w:rsid w:val="00DC50FB"/>
    <w:rsid w:val="00E442CB"/>
    <w:rsid w:val="00F1644E"/>
    <w:rsid w:val="00F677E0"/>
    <w:rsid w:val="00F85D80"/>
    <w:rsid w:val="00FA2A8B"/>
    <w:rsid w:val="00FB10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F7CBA7"/>
  <w15:chartTrackingRefBased/>
  <w15:docId w15:val="{1D005198-C764-48F1-B216-40AD3D13DE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32D4"/>
  </w:style>
  <w:style w:type="paragraph" w:styleId="Heading1">
    <w:name w:val="heading 1"/>
    <w:basedOn w:val="Normal"/>
    <w:next w:val="Normal"/>
    <w:link w:val="Heading1Char"/>
    <w:autoRedefine/>
    <w:uiPriority w:val="9"/>
    <w:qFormat/>
    <w:rsid w:val="00D64364"/>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semiHidden/>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D64364"/>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semiHidden/>
    <w:rsid w:val="00106D11"/>
    <w:rPr>
      <w:rFonts w:asciiTheme="majorHAnsi" w:eastAsiaTheme="majorEastAsia" w:hAnsiTheme="majorHAnsi" w:cstheme="majorBidi"/>
      <w:i/>
      <w:iCs/>
    </w:rPr>
  </w:style>
  <w:style w:type="paragraph" w:styleId="ListParagraph">
    <w:name w:val="List Paragraph"/>
    <w:basedOn w:val="Normal"/>
    <w:uiPriority w:val="34"/>
    <w:qFormat/>
    <w:rsid w:val="00B232D4"/>
    <w:pPr>
      <w:ind w:left="720"/>
      <w:contextualSpacing/>
    </w:pPr>
  </w:style>
  <w:style w:type="paragraph" w:styleId="BalloonText">
    <w:name w:val="Balloon Text"/>
    <w:basedOn w:val="Normal"/>
    <w:link w:val="BalloonTextChar"/>
    <w:uiPriority w:val="99"/>
    <w:semiHidden/>
    <w:unhideWhenUsed/>
    <w:rsid w:val="00257A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7A31"/>
    <w:rPr>
      <w:rFonts w:ascii="Segoe UI" w:hAnsi="Segoe UI" w:cs="Segoe UI"/>
      <w:sz w:val="18"/>
      <w:szCs w:val="18"/>
    </w:rPr>
  </w:style>
  <w:style w:type="paragraph" w:styleId="Revision">
    <w:name w:val="Revision"/>
    <w:hidden/>
    <w:uiPriority w:val="99"/>
    <w:semiHidden/>
    <w:rsid w:val="00AD0E5C"/>
    <w:pPr>
      <w:spacing w:after="0" w:line="240" w:lineRule="auto"/>
    </w:pPr>
  </w:style>
  <w:style w:type="character" w:styleId="CommentReference">
    <w:name w:val="annotation reference"/>
    <w:basedOn w:val="DefaultParagraphFont"/>
    <w:uiPriority w:val="99"/>
    <w:semiHidden/>
    <w:unhideWhenUsed/>
    <w:rsid w:val="00BE491B"/>
    <w:rPr>
      <w:sz w:val="16"/>
      <w:szCs w:val="16"/>
    </w:rPr>
  </w:style>
  <w:style w:type="paragraph" w:styleId="CommentText">
    <w:name w:val="annotation text"/>
    <w:basedOn w:val="Normal"/>
    <w:link w:val="CommentTextChar"/>
    <w:uiPriority w:val="99"/>
    <w:semiHidden/>
    <w:unhideWhenUsed/>
    <w:rsid w:val="00BE491B"/>
    <w:pPr>
      <w:spacing w:line="240" w:lineRule="auto"/>
    </w:pPr>
    <w:rPr>
      <w:sz w:val="20"/>
      <w:szCs w:val="20"/>
    </w:rPr>
  </w:style>
  <w:style w:type="character" w:customStyle="1" w:styleId="CommentTextChar">
    <w:name w:val="Comment Text Char"/>
    <w:basedOn w:val="DefaultParagraphFont"/>
    <w:link w:val="CommentText"/>
    <w:uiPriority w:val="99"/>
    <w:semiHidden/>
    <w:rsid w:val="00BE491B"/>
    <w:rPr>
      <w:sz w:val="20"/>
      <w:szCs w:val="20"/>
    </w:rPr>
  </w:style>
  <w:style w:type="paragraph" w:styleId="CommentSubject">
    <w:name w:val="annotation subject"/>
    <w:basedOn w:val="CommentText"/>
    <w:next w:val="CommentText"/>
    <w:link w:val="CommentSubjectChar"/>
    <w:uiPriority w:val="99"/>
    <w:semiHidden/>
    <w:unhideWhenUsed/>
    <w:rsid w:val="00BE491B"/>
    <w:rPr>
      <w:b/>
      <w:bCs/>
    </w:rPr>
  </w:style>
  <w:style w:type="character" w:customStyle="1" w:styleId="CommentSubjectChar">
    <w:name w:val="Comment Subject Char"/>
    <w:basedOn w:val="CommentTextChar"/>
    <w:link w:val="CommentSubject"/>
    <w:uiPriority w:val="99"/>
    <w:semiHidden/>
    <w:rsid w:val="00BE491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4648122">
      <w:bodyDiv w:val="1"/>
      <w:marLeft w:val="0"/>
      <w:marRight w:val="0"/>
      <w:marTop w:val="0"/>
      <w:marBottom w:val="0"/>
      <w:divBdr>
        <w:top w:val="none" w:sz="0" w:space="0" w:color="auto"/>
        <w:left w:val="none" w:sz="0" w:space="0" w:color="auto"/>
        <w:bottom w:val="none" w:sz="0" w:space="0" w:color="auto"/>
        <w:right w:val="none" w:sz="0" w:space="0" w:color="auto"/>
      </w:divBdr>
      <w:divsChild>
        <w:div w:id="10094048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283908-726E-4295-873A-C158C96AD100}">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purl.org/dc/terms/"/>
    <ds:schemaRef ds:uri="http://schemas.openxmlformats.org/package/2006/metadata/core-properties"/>
    <ds:schemaRef ds:uri="5e36aeda-f48f-46f3-9de8-7474189645c5"/>
    <ds:schemaRef ds:uri="bbd61249-83b9-438e-a84b-789da273a8cb"/>
    <ds:schemaRef ds:uri="http://www.w3.org/XML/1998/namespace"/>
    <ds:schemaRef ds:uri="http://purl.org/dc/dcmitype/"/>
  </ds:schemaRefs>
</ds:datastoreItem>
</file>

<file path=customXml/itemProps2.xml><?xml version="1.0" encoding="utf-8"?>
<ds:datastoreItem xmlns:ds="http://schemas.openxmlformats.org/officeDocument/2006/customXml" ds:itemID="{E5955DD4-802E-4CAD-A934-6B732ECD6939}">
  <ds:schemaRefs>
    <ds:schemaRef ds:uri="http://schemas.microsoft.com/sharepoint/v3/contenttype/forms"/>
  </ds:schemaRefs>
</ds:datastoreItem>
</file>

<file path=customXml/itemProps3.xml><?xml version="1.0" encoding="utf-8"?>
<ds:datastoreItem xmlns:ds="http://schemas.openxmlformats.org/officeDocument/2006/customXml" ds:itemID="{4D8E4B04-0CE8-4B18-9502-F69D3CFCB3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BAAA8CA-348E-4656-A981-D6DBF03855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Pages>
  <Words>1297</Words>
  <Characters>7397</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8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5</cp:revision>
  <dcterms:created xsi:type="dcterms:W3CDTF">2020-05-12T13:32:00Z</dcterms:created>
  <dcterms:modified xsi:type="dcterms:W3CDTF">2020-05-12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E130CAEB37044C9F27A096B751B6F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s://csl.mendeley.com/styles/450365071/apa</vt:lpwstr>
  </property>
  <property fmtid="{D5CDD505-2E9C-101B-9397-08002B2CF9AE}" pid="10" name="Mendeley Recent Style Name 3_1">
    <vt:lpwstr>American Psychological Association 6th edition - Guntur Kusuma</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9b94113-83fb-3279-ac68-8a70b7357c0a</vt:lpwstr>
  </property>
  <property fmtid="{D5CDD505-2E9C-101B-9397-08002B2CF9AE}" pid="25" name="Mendeley Citation Style_1">
    <vt:lpwstr>https://csl.mendeley.com/styles/450365071/apa</vt:lpwstr>
  </property>
</Properties>
</file>